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104F1" w:rsidRPr="006104F1" w:rsidRDefault="009D4448" w:rsidP="006104F1">
      <w:pPr>
        <w:spacing w:line="360" w:lineRule="auto"/>
        <w:rPr>
          <w:rFonts w:ascii="Times New Roman" w:hAnsi="Times New Roman"/>
          <w:i/>
          <w:szCs w:val="18"/>
        </w:rPr>
      </w:pPr>
      <w:r>
        <w:rPr>
          <w:rFonts w:ascii="Times New Roman" w:hAnsi="Times New Roman"/>
          <w:i/>
          <w:szCs w:val="18"/>
        </w:rPr>
        <w:t xml:space="preserve">Additional file 4: </w:t>
      </w:r>
      <w:bookmarkStart w:id="0" w:name="_GoBack"/>
      <w:bookmarkEnd w:id="0"/>
      <w:r w:rsidR="006104F1" w:rsidRPr="006104F1">
        <w:rPr>
          <w:rFonts w:ascii="Times New Roman" w:hAnsi="Times New Roman"/>
          <w:i/>
          <w:szCs w:val="18"/>
        </w:rPr>
        <w:t>Table S</w:t>
      </w:r>
      <w:r w:rsidR="00AB6D11">
        <w:rPr>
          <w:rFonts w:ascii="Times New Roman" w:hAnsi="Times New Roman"/>
          <w:i/>
          <w:szCs w:val="18"/>
        </w:rPr>
        <w:t>4</w:t>
      </w:r>
      <w:r w:rsidR="006104F1" w:rsidRPr="006104F1">
        <w:rPr>
          <w:rFonts w:ascii="Times New Roman" w:hAnsi="Times New Roman"/>
          <w:szCs w:val="18"/>
        </w:rPr>
        <w:t>:</w:t>
      </w:r>
      <w:r w:rsidR="006104F1" w:rsidRPr="007B6F01">
        <w:rPr>
          <w:rFonts w:ascii="DengXian Light" w:hAnsi="DengXian Light"/>
          <w:sz w:val="24"/>
        </w:rPr>
        <w:t xml:space="preserve"> </w:t>
      </w:r>
      <w:r w:rsidR="006104F1" w:rsidRPr="006104F1">
        <w:rPr>
          <w:rFonts w:ascii="Times New Roman" w:hAnsi="Times New Roman"/>
          <w:i/>
          <w:szCs w:val="18"/>
        </w:rPr>
        <w:t>Risk of bias of studies on non-surgical and surgical periodontal treatment according to the Cochrane Collaboration‘s Tool (Higgins &amp; Green 2011).</w:t>
      </w:r>
    </w:p>
    <w:tbl>
      <w:tblPr>
        <w:tblW w:w="16194" w:type="dxa"/>
        <w:tblInd w:w="-1168" w:type="dxa"/>
        <w:tblLayout w:type="fixed"/>
        <w:tblLook w:val="04A0" w:firstRow="1" w:lastRow="0" w:firstColumn="1" w:lastColumn="0" w:noHBand="0" w:noVBand="1"/>
      </w:tblPr>
      <w:tblGrid>
        <w:gridCol w:w="1843"/>
        <w:gridCol w:w="1276"/>
        <w:gridCol w:w="3436"/>
        <w:gridCol w:w="1525"/>
        <w:gridCol w:w="2127"/>
        <w:gridCol w:w="1559"/>
        <w:gridCol w:w="1559"/>
        <w:gridCol w:w="1701"/>
        <w:gridCol w:w="1168"/>
      </w:tblGrid>
      <w:tr w:rsidR="00035119" w:rsidRPr="006104F1" w:rsidTr="006104F1"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35119" w:rsidRPr="006104F1" w:rsidRDefault="00035119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First author,</w:t>
            </w:r>
          </w:p>
          <w:p w:rsidR="00035119" w:rsidRPr="006104F1" w:rsidRDefault="00035119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year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35119" w:rsidRPr="006104F1" w:rsidRDefault="00035119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Random sequence generation</w:t>
            </w:r>
          </w:p>
        </w:tc>
        <w:tc>
          <w:tcPr>
            <w:tcW w:w="34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35119" w:rsidRPr="006104F1" w:rsidRDefault="00035119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Allocation concealment</w:t>
            </w:r>
          </w:p>
        </w:tc>
        <w:tc>
          <w:tcPr>
            <w:tcW w:w="152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35119" w:rsidRPr="006104F1" w:rsidRDefault="00035119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Blinding of participants and personnel</w:t>
            </w: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35119" w:rsidRPr="006104F1" w:rsidRDefault="00035119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Blinding of outcome assessment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35119" w:rsidRPr="006104F1" w:rsidRDefault="00035119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Incomplete outcome data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35119" w:rsidRPr="006104F1" w:rsidRDefault="00035119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Selective outcome reporting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35119" w:rsidRPr="006104F1" w:rsidRDefault="00035119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Other bias</w:t>
            </w:r>
          </w:p>
        </w:tc>
        <w:tc>
          <w:tcPr>
            <w:tcW w:w="11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035119" w:rsidRPr="006104F1" w:rsidRDefault="00035119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Overall risk of bias</w:t>
            </w:r>
          </w:p>
        </w:tc>
      </w:tr>
      <w:tr w:rsidR="00035119" w:rsidRPr="006104F1" w:rsidTr="006104F1"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</w:tcPr>
          <w:p w:rsidR="00035119" w:rsidRPr="006104F1" w:rsidRDefault="00035119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Pradeep (2010)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QcmFkZWVwPC9BdXRob3I+PFllYXI+MjAxMDwvWWVhcj48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QcmFkZWVwPC9BdXRob3I+PFllYXI+MjAxMDwvWWVhcj48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separate"/>
            </w:r>
            <w:r w:rsidR="006104F1" w:rsidRPr="006104F1">
              <w:rPr>
                <w:rFonts w:ascii="Times New Roman" w:hAnsi="Times New Roman"/>
                <w:noProof/>
                <w:szCs w:val="21"/>
                <w:vertAlign w:val="superscript"/>
              </w:rPr>
              <w:t>1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</w:tcPr>
          <w:p w:rsidR="00035119" w:rsidRPr="006104F1" w:rsidRDefault="00035119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3436" w:type="dxa"/>
            <w:tcBorders>
              <w:top w:val="single" w:sz="4" w:space="0" w:color="auto"/>
            </w:tcBorders>
            <w:shd w:val="clear" w:color="auto" w:fill="auto"/>
          </w:tcPr>
          <w:p w:rsidR="00624715" w:rsidRPr="006104F1" w:rsidRDefault="00624715" w:rsidP="005972B3">
            <w:pPr>
              <w:pStyle w:val="ListParagraph"/>
              <w:numPr>
                <w:ilvl w:val="0"/>
                <w:numId w:val="2"/>
              </w:numPr>
              <w:ind w:firstLineChars="0"/>
              <w:jc w:val="center"/>
              <w:rPr>
                <w:rFonts w:ascii="Times New Roman" w:hAnsi="Times New Roman"/>
                <w:szCs w:val="21"/>
              </w:rPr>
            </w:pPr>
          </w:p>
          <w:p w:rsidR="00035119" w:rsidRPr="006104F1" w:rsidRDefault="00624715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(random sequence generation and treatment was the same person)</w:t>
            </w:r>
          </w:p>
        </w:tc>
        <w:tc>
          <w:tcPr>
            <w:tcW w:w="1525" w:type="dxa"/>
            <w:tcBorders>
              <w:top w:val="single" w:sz="4" w:space="0" w:color="auto"/>
            </w:tcBorders>
            <w:shd w:val="clear" w:color="auto" w:fill="auto"/>
          </w:tcPr>
          <w:p w:rsidR="00035119" w:rsidRPr="006104F1" w:rsidRDefault="00624715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shd w:val="clear" w:color="auto" w:fill="auto"/>
          </w:tcPr>
          <w:p w:rsidR="00035119" w:rsidRPr="006104F1" w:rsidRDefault="00624715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</w:tcPr>
          <w:p w:rsidR="00035119" w:rsidRPr="006104F1" w:rsidRDefault="00624715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</w:tcPr>
          <w:p w:rsidR="00035119" w:rsidRPr="006104F1" w:rsidRDefault="00624715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</w:tcPr>
          <w:p w:rsidR="00035119" w:rsidRPr="006104F1" w:rsidRDefault="00624715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168" w:type="dxa"/>
            <w:tcBorders>
              <w:top w:val="single" w:sz="4" w:space="0" w:color="auto"/>
            </w:tcBorders>
            <w:shd w:val="clear" w:color="auto" w:fill="auto"/>
          </w:tcPr>
          <w:p w:rsidR="00035119" w:rsidRPr="006104F1" w:rsidRDefault="00624715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_</w:t>
            </w:r>
          </w:p>
        </w:tc>
      </w:tr>
      <w:tr w:rsidR="00035119" w:rsidRPr="006104F1" w:rsidTr="006104F1">
        <w:tc>
          <w:tcPr>
            <w:tcW w:w="1843" w:type="dxa"/>
            <w:shd w:val="clear" w:color="auto" w:fill="auto"/>
          </w:tcPr>
          <w:p w:rsidR="00035119" w:rsidRPr="006104F1" w:rsidRDefault="00624715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Pradeep (2012)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QcmFkZWVwPC9BdXRob3I+PFllYXI+MjAxMjwvWWVhcj48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QcmFkZWVwPC9BdXRob3I+PFllYXI+MjAxMjwvWWVhcj48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separate"/>
            </w:r>
            <w:r w:rsidR="006104F1" w:rsidRPr="006104F1">
              <w:rPr>
                <w:rFonts w:ascii="Times New Roman" w:hAnsi="Times New Roman"/>
                <w:noProof/>
                <w:szCs w:val="21"/>
                <w:vertAlign w:val="superscript"/>
              </w:rPr>
              <w:t>2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:rsidR="00035119" w:rsidRPr="006104F1" w:rsidRDefault="00624715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3436" w:type="dxa"/>
            <w:shd w:val="clear" w:color="auto" w:fill="auto"/>
          </w:tcPr>
          <w:p w:rsidR="00624715" w:rsidRPr="006104F1" w:rsidRDefault="00624715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-</w:t>
            </w:r>
          </w:p>
          <w:p w:rsidR="00035119" w:rsidRPr="006104F1" w:rsidRDefault="00624715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 xml:space="preserve">(random sequence generation and </w:t>
            </w:r>
            <w:r w:rsidR="00EB3BB3" w:rsidRPr="006104F1">
              <w:rPr>
                <w:rFonts w:ascii="Times New Roman" w:hAnsi="Times New Roman"/>
                <w:szCs w:val="21"/>
              </w:rPr>
              <w:t xml:space="preserve">radiographic Evaluation </w:t>
            </w:r>
            <w:r w:rsidRPr="006104F1">
              <w:rPr>
                <w:rFonts w:ascii="Times New Roman" w:hAnsi="Times New Roman"/>
                <w:szCs w:val="21"/>
              </w:rPr>
              <w:t>was the same person)</w:t>
            </w:r>
          </w:p>
        </w:tc>
        <w:tc>
          <w:tcPr>
            <w:tcW w:w="1525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2127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701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168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-</w:t>
            </w:r>
          </w:p>
        </w:tc>
      </w:tr>
      <w:tr w:rsidR="00035119" w:rsidRPr="006104F1" w:rsidTr="006104F1">
        <w:tc>
          <w:tcPr>
            <w:tcW w:w="1843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Rath (2012)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SYXRoPC9BdXRob3I+PFllYXI+MjAxMjwvWWVhcj48UmVj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==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SYXRoPC9BdXRob3I+PFllYXI+MjAxMjwvWWVhcj48UmVj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==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separate"/>
            </w:r>
            <w:r w:rsidR="006104F1" w:rsidRPr="006104F1">
              <w:rPr>
                <w:rFonts w:ascii="Times New Roman" w:hAnsi="Times New Roman"/>
                <w:noProof/>
                <w:szCs w:val="21"/>
                <w:vertAlign w:val="superscript"/>
              </w:rPr>
              <w:t>3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3436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? (not report)</w:t>
            </w:r>
          </w:p>
        </w:tc>
        <w:tc>
          <w:tcPr>
            <w:tcW w:w="1525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2127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? (assessment of periodontal parameters w</w:t>
            </w:r>
            <w:r w:rsidR="00E23640" w:rsidRPr="006104F1">
              <w:rPr>
                <w:rFonts w:ascii="Times New Roman" w:hAnsi="Times New Roman"/>
                <w:szCs w:val="21"/>
              </w:rPr>
              <w:t>as</w:t>
            </w:r>
            <w:r w:rsidRPr="006104F1">
              <w:rPr>
                <w:rFonts w:ascii="Times New Roman" w:hAnsi="Times New Roman"/>
                <w:szCs w:val="21"/>
              </w:rPr>
              <w:t xml:space="preserve"> not reported)</w:t>
            </w:r>
          </w:p>
        </w:tc>
        <w:tc>
          <w:tcPr>
            <w:tcW w:w="1559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701" w:type="dxa"/>
            <w:shd w:val="clear" w:color="auto" w:fill="auto"/>
          </w:tcPr>
          <w:p w:rsidR="00035119" w:rsidRPr="006104F1" w:rsidRDefault="00BF1B71" w:rsidP="005972B3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168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?</w:t>
            </w:r>
          </w:p>
        </w:tc>
      </w:tr>
      <w:tr w:rsidR="00035119" w:rsidRPr="006104F1" w:rsidTr="006104F1">
        <w:tc>
          <w:tcPr>
            <w:tcW w:w="1843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Pradeep (2013a)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QcmFkZWVwPC9BdXRob3I+PFllYXI+MjAxMzwvWWVhcj48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QcmFkZWVwPC9BdXRob3I+PFllYXI+MjAxMzwvWWVhcj48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separate"/>
            </w:r>
            <w:r w:rsidR="006104F1" w:rsidRPr="006104F1">
              <w:rPr>
                <w:rFonts w:ascii="Times New Roman" w:hAnsi="Times New Roman"/>
                <w:noProof/>
                <w:szCs w:val="21"/>
                <w:vertAlign w:val="superscript"/>
              </w:rPr>
              <w:t>4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3436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25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2127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701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168" w:type="dxa"/>
            <w:shd w:val="clear" w:color="auto" w:fill="auto"/>
          </w:tcPr>
          <w:p w:rsidR="00035119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</w:tr>
      <w:tr w:rsidR="00EB3BB3" w:rsidRPr="006104F1" w:rsidTr="006104F1">
        <w:tc>
          <w:tcPr>
            <w:tcW w:w="1843" w:type="dxa"/>
            <w:shd w:val="clear" w:color="auto" w:fill="auto"/>
          </w:tcPr>
          <w:p w:rsidR="00EB3BB3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Pradeep</w:t>
            </w:r>
            <w:r w:rsidR="006104F1" w:rsidRPr="006104F1">
              <w:rPr>
                <w:rFonts w:ascii="Times New Roman" w:hAnsi="Times New Roman"/>
                <w:szCs w:val="21"/>
              </w:rPr>
              <w:t xml:space="preserve"> </w:t>
            </w:r>
            <w:r w:rsidRPr="006104F1">
              <w:rPr>
                <w:rFonts w:ascii="Times New Roman" w:hAnsi="Times New Roman"/>
                <w:szCs w:val="21"/>
              </w:rPr>
              <w:t>(2013b)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QcmFkZWVwPC9BdXRob3I+PFllYXI+MjAxMzwvWWVhcj48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QcmFkZWVwPC9BdXRob3I+PFllYXI+MjAxMzwvWWVhcj48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separate"/>
            </w:r>
            <w:r w:rsidR="006104F1" w:rsidRPr="006104F1">
              <w:rPr>
                <w:rFonts w:ascii="Times New Roman" w:hAnsi="Times New Roman"/>
                <w:noProof/>
                <w:szCs w:val="21"/>
                <w:vertAlign w:val="superscript"/>
              </w:rPr>
              <w:t>5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:rsidR="00EB3BB3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3436" w:type="dxa"/>
            <w:shd w:val="clear" w:color="auto" w:fill="auto"/>
          </w:tcPr>
          <w:p w:rsidR="00EB3BB3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25" w:type="dxa"/>
            <w:shd w:val="clear" w:color="auto" w:fill="auto"/>
          </w:tcPr>
          <w:p w:rsidR="00EB3BB3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2127" w:type="dxa"/>
            <w:shd w:val="clear" w:color="auto" w:fill="auto"/>
          </w:tcPr>
          <w:p w:rsidR="00EB3BB3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EB3BB3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EB3BB3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701" w:type="dxa"/>
            <w:shd w:val="clear" w:color="auto" w:fill="auto"/>
          </w:tcPr>
          <w:p w:rsidR="00EB3BB3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168" w:type="dxa"/>
            <w:shd w:val="clear" w:color="auto" w:fill="auto"/>
          </w:tcPr>
          <w:p w:rsidR="00EB3BB3" w:rsidRPr="006104F1" w:rsidRDefault="00EB3BB3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</w:tr>
      <w:tr w:rsidR="00EB3BB3" w:rsidRPr="006104F1" w:rsidTr="006104F1">
        <w:tc>
          <w:tcPr>
            <w:tcW w:w="1843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Rao (2013)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SYW88L0F1dGhvcj48WWVhcj4yMDEzPC9ZZWFyPjxSZWNO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SYW88L0F1dGhvcj48WWVhcj4yMDEzPC9ZZWFyPjxSZWNO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separate"/>
            </w:r>
            <w:r w:rsidR="006104F1" w:rsidRPr="006104F1">
              <w:rPr>
                <w:rFonts w:ascii="Times New Roman" w:hAnsi="Times New Roman"/>
                <w:noProof/>
                <w:szCs w:val="21"/>
                <w:vertAlign w:val="superscript"/>
              </w:rPr>
              <w:t>6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3436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25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2127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701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168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</w:tr>
      <w:tr w:rsidR="00EB3BB3" w:rsidRPr="006104F1" w:rsidTr="006104F1">
        <w:tc>
          <w:tcPr>
            <w:tcW w:w="1843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Pradeep (2015)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QcmFkZWVwPC9BdXRob3I+PFllYXI+MjAxNTwvWWVhcj48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QcmFkZWVwPC9BdXRob3I+PFllYXI+MjAxNTwvWWVhcj48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</w:fldData>
              </w:fldChar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separate"/>
            </w:r>
            <w:r w:rsidR="006104F1" w:rsidRPr="006104F1">
              <w:rPr>
                <w:rFonts w:ascii="Times New Roman" w:hAnsi="Times New Roman"/>
                <w:noProof/>
                <w:szCs w:val="21"/>
                <w:vertAlign w:val="superscript"/>
              </w:rPr>
              <w:t>7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3436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25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2127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701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168" w:type="dxa"/>
            <w:shd w:val="clear" w:color="auto" w:fill="auto"/>
          </w:tcPr>
          <w:p w:rsidR="00EB3BB3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</w:tr>
      <w:tr w:rsidR="00B435D6" w:rsidRPr="006104F1" w:rsidTr="006104F1">
        <w:tc>
          <w:tcPr>
            <w:tcW w:w="1843" w:type="dxa"/>
            <w:shd w:val="clear" w:color="auto" w:fill="auto"/>
          </w:tcPr>
          <w:p w:rsidR="00B435D6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Kumari (2016)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/>
            </w:r>
            <w:r w:rsidR="006104F1" w:rsidRPr="006104F1">
              <w:rPr>
                <w:rFonts w:ascii="Times New Roman" w:hAnsi="Times New Roman"/>
                <w:szCs w:val="21"/>
              </w:rPr>
              <w:instrText xml:space="preserve"> ADDIN EN.CITE &lt;EndNote&gt;&lt;Cite&gt;&lt;Author&gt;Kumari&lt;/Author&gt;&lt;Year&gt;2016&lt;/Year&gt;&lt;RecNum&gt;25&lt;/RecNum&gt;&lt;DisplayText&gt;&lt;style face="superscript"&gt;8&lt;/style&gt;&lt;/DisplayText&gt;&lt;record&gt;&lt;rec-number&gt;25&lt;/rec-number&gt;&lt;foreign-keys&gt;&lt;key app="EN" db-id="zfzr5rsewffrsleewaxvpapg22r0t5vw55ar" timestamp="1519434614"&gt;25&lt;/key&gt;&lt;/foreign-keys&gt;&lt;ref-type name="Journal Article"&gt;17&lt;/ref-type&gt;&lt;contributors&gt;&lt;authors&gt;&lt;author&gt;Kumari, Minal&lt;/author&gt;&lt;author&gt;Martande, Santosh S.&lt;/author&gt;&lt;author&gt;Pradeep, A. R.&lt;/author&gt;&lt;author&gt;Naik, Savitha B.&lt;/author&gt;&lt;/authors&gt;&lt;/contributors&gt;&lt;titles&gt;&lt;title&gt;Efficacy of Subgingivally Delivered 1.2% Atorvastatin in the Treatment of Chronic Periodontitis in Patients With Type 2 Diabetes Mellitus: A Randomized Controlled Clinical Trial&lt;/title&gt;&lt;secondary-title&gt;Journal of Periodontology&lt;/secondary-title&gt;&lt;/titles&gt;&lt;periodical&gt;&lt;full-title&gt;Journal of Periodontology&lt;/full-title&gt;&lt;/periodical&gt;&lt;pages&gt;1278-1285&lt;/pages&gt;&lt;volume&gt;87&lt;/volume&gt;&lt;number&gt;11&lt;/number&gt;&lt;dates&gt;&lt;year&gt;2016&lt;/year&gt;&lt;pub-dates&gt;&lt;date&gt;Nov&lt;/date&gt;&lt;/pub-dates&gt;&lt;/dates&gt;&lt;isbn&gt;0022-3492&lt;/isbn&gt;&lt;accession-num&gt;WOS:000388010200010&lt;/accession-num&gt;&lt;urls&gt;&lt;related-urls&gt;&lt;url&gt;&amp;lt;Go to ISI&amp;gt;://WOS:000388010200010&lt;/url&gt;&lt;/related-urls&gt;&lt;/urls&gt;&lt;electronic-resource-num&gt;10.1902/jop.2016.130227&lt;/electronic-resource-num&gt;&lt;research-notes&gt;&lt;style face="normal" font="default" charset="134" size="100%"&gt;</w:instrText>
            </w:r>
            <w:r w:rsidR="006104F1" w:rsidRPr="006104F1">
              <w:rPr>
                <w:rFonts w:ascii="Times New Roman" w:hAnsi="Times New Roman"/>
                <w:szCs w:val="21"/>
              </w:rPr>
              <w:instrText>二型糖尿病</w:instrText>
            </w:r>
            <w:r w:rsidR="006104F1" w:rsidRPr="006104F1">
              <w:rPr>
                <w:rFonts w:ascii="Times New Roman" w:hAnsi="Times New Roman"/>
                <w:szCs w:val="21"/>
              </w:rPr>
              <w:instrText>&lt;/style&gt;&lt;/research-notes&gt;&lt;/record&gt;&lt;/Cite&gt;&lt;/EndNote&gt;</w:instrTex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separate"/>
            </w:r>
            <w:r w:rsidR="006104F1" w:rsidRPr="006104F1">
              <w:rPr>
                <w:rFonts w:ascii="Times New Roman" w:hAnsi="Times New Roman"/>
                <w:noProof/>
                <w:szCs w:val="21"/>
                <w:vertAlign w:val="superscript"/>
              </w:rPr>
              <w:t>8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:rsidR="00B435D6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3436" w:type="dxa"/>
            <w:shd w:val="clear" w:color="auto" w:fill="auto"/>
          </w:tcPr>
          <w:p w:rsidR="00B435D6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25" w:type="dxa"/>
            <w:shd w:val="clear" w:color="auto" w:fill="auto"/>
          </w:tcPr>
          <w:p w:rsidR="00B435D6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2127" w:type="dxa"/>
            <w:shd w:val="clear" w:color="auto" w:fill="auto"/>
          </w:tcPr>
          <w:p w:rsidR="00B435D6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B435D6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B435D6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701" w:type="dxa"/>
            <w:shd w:val="clear" w:color="auto" w:fill="auto"/>
          </w:tcPr>
          <w:p w:rsidR="00B435D6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168" w:type="dxa"/>
            <w:shd w:val="clear" w:color="auto" w:fill="auto"/>
          </w:tcPr>
          <w:p w:rsidR="00B435D6" w:rsidRPr="006104F1" w:rsidRDefault="00B435D6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</w:tr>
      <w:tr w:rsidR="000D5077" w:rsidRPr="006104F1" w:rsidTr="006104F1">
        <w:tc>
          <w:tcPr>
            <w:tcW w:w="1843" w:type="dxa"/>
            <w:shd w:val="clear" w:color="auto" w:fill="auto"/>
          </w:tcPr>
          <w:p w:rsidR="000D5077" w:rsidRPr="006104F1" w:rsidRDefault="000D5077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Pradeep (2016a)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/>
            </w:r>
            <w:r w:rsidR="00BF1B71">
              <w:rPr>
                <w:rFonts w:ascii="Times New Roman" w:hAnsi="Times New Roman"/>
                <w:szCs w:val="21"/>
              </w:rPr>
              <w:instrText xml:space="preserve"> ADDIN EN.CITE &lt;EndNote&gt;&lt;Cite&gt;&lt;Author&gt;Pradeep&lt;/Author&gt;&lt;Year&gt;2016&lt;/Year&gt;&lt;RecNum&gt;22&lt;/RecNum&gt;&lt;DisplayText&gt;&lt;style face="superscript"&gt;9&lt;/style&gt;&lt;/DisplayText&gt;&lt;record&gt;&lt;rec-number&gt;22&lt;/rec-number&gt;&lt;foreign-keys&gt;&lt;key app="EN" db-id="zfzr5rsewffrsleewaxvpapg22r0t5vw55ar" timestamp="1519434614"&gt;22&lt;/key&gt;&lt;/foreign-keys&gt;&lt;ref-type name="Journal Article"&gt;17&lt;/ref-type&gt;&lt;contributors&gt;&lt;authors&gt;&lt;author&gt;Pradeep, A. R.&lt;/author&gt;&lt;author&gt;Garg, Vibhuti&lt;/author&gt;&lt;author&gt;Kanoriya, Dharmendra&lt;/author&gt;&lt;author&gt;Singhal, Sandeep&lt;/author&gt;&lt;/authors&gt;&lt;/contributors&gt;&lt;titles&gt;&lt;title&gt;1.2% Rosuvastatin Versus 1.2% Atorvastatin Gel Local Drug Delivery and Redelivery in Treatment of Intrabony Defects in Chronic Periodontitis: A Randomized Placebo-Controlled Clinical Trial&lt;/title&gt;&lt;secondary-title&gt;Journal of Periodontology&lt;/secondary-title&gt;&lt;/titles&gt;&lt;periodical&gt;&lt;full-title&gt;Journal of Periodontology&lt;/full-title&gt;&lt;/periodical&gt;&lt;pages&gt;756-762&lt;/pages&gt;&lt;volume&gt;87&lt;/volume&gt;&lt;number&gt;7&lt;/number&gt;&lt;dates&gt;&lt;year&gt;2016&lt;/year&gt;&lt;pub-dates&gt;&lt;date&gt;Jul&lt;/date&gt;&lt;/pub-dates&gt;&lt;/dates&gt;&lt;isbn&gt;0022-3492&lt;/isbn&gt;&lt;accession-num&gt;WOS:000379254600005&lt;/accession-num&gt;&lt;urls&gt;&lt;related-urls&gt;&lt;url&gt;&amp;lt;Go to ISI&amp;gt;://WOS:000379254600005&lt;/url&gt;&lt;/related-urls&gt;&lt;/urls&gt;&lt;electronic-resource-num&gt;10.1902/jop.2016.150706&lt;/electronic-resource-num&gt;&lt;research-notes&gt;&lt;styl</w:instrText>
            </w:r>
            <w:r w:rsidR="00BF1B71">
              <w:rPr>
                <w:rFonts w:ascii="Times New Roman" w:hAnsi="Times New Roman" w:hint="eastAsia"/>
                <w:szCs w:val="21"/>
              </w:rPr>
              <w:instrText>e face="normal" font="default" charset="134" size="100%"&gt;</w:instrText>
            </w:r>
            <w:r w:rsidR="00BF1B71">
              <w:rPr>
                <w:rFonts w:ascii="Times New Roman" w:hAnsi="Times New Roman" w:hint="eastAsia"/>
                <w:szCs w:val="21"/>
              </w:rPr>
              <w:instrText>局部给药</w:instrText>
            </w:r>
            <w:r w:rsidR="00BF1B71">
              <w:rPr>
                <w:rFonts w:ascii="Times New Roman" w:hAnsi="Times New Roman" w:hint="eastAsia"/>
                <w:szCs w:val="21"/>
              </w:rPr>
              <w:instrText>&lt;/style&gt;&lt;style face="normal" font="Arial" size="100%"&gt;RSV(0.1ml) vs. ATV(0.1ml)&lt;/style&gt;&lt;/research-notes&gt;&lt;/record&gt;&lt;/Cite&gt;&lt;/EndNote&gt;</w:instrTex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separate"/>
            </w:r>
            <w:r w:rsidR="00BF1B71" w:rsidRPr="00BF1B71">
              <w:rPr>
                <w:rFonts w:ascii="Times New Roman" w:hAnsi="Times New Roman"/>
                <w:noProof/>
                <w:szCs w:val="21"/>
                <w:vertAlign w:val="superscript"/>
              </w:rPr>
              <w:t>9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  <w:r w:rsidR="006104F1" w:rsidRPr="006104F1">
              <w:rPr>
                <w:rFonts w:ascii="Times New Roman" w:hAnsi="Times New Roman"/>
                <w:szCs w:val="21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</w:tcPr>
          <w:p w:rsidR="000D5077" w:rsidRPr="006104F1" w:rsidRDefault="000D5077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3436" w:type="dxa"/>
            <w:shd w:val="clear" w:color="auto" w:fill="auto"/>
          </w:tcPr>
          <w:p w:rsidR="000D5077" w:rsidRPr="006104F1" w:rsidRDefault="000D5077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? (not report)</w:t>
            </w:r>
          </w:p>
        </w:tc>
        <w:tc>
          <w:tcPr>
            <w:tcW w:w="1525" w:type="dxa"/>
            <w:shd w:val="clear" w:color="auto" w:fill="auto"/>
          </w:tcPr>
          <w:p w:rsidR="000D5077" w:rsidRPr="006104F1" w:rsidRDefault="000D5077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2127" w:type="dxa"/>
            <w:shd w:val="clear" w:color="auto" w:fill="auto"/>
          </w:tcPr>
          <w:p w:rsidR="000D5077" w:rsidRPr="006104F1" w:rsidRDefault="000D5077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0D5077" w:rsidRPr="006104F1" w:rsidRDefault="000D5077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0D5077" w:rsidRPr="006104F1" w:rsidRDefault="000D5077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701" w:type="dxa"/>
            <w:shd w:val="clear" w:color="auto" w:fill="auto"/>
          </w:tcPr>
          <w:p w:rsidR="000D5077" w:rsidRPr="006104F1" w:rsidRDefault="000D5077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168" w:type="dxa"/>
            <w:shd w:val="clear" w:color="auto" w:fill="auto"/>
          </w:tcPr>
          <w:p w:rsidR="000D5077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?</w:t>
            </w:r>
          </w:p>
        </w:tc>
      </w:tr>
      <w:tr w:rsidR="002B7A5E" w:rsidRPr="006104F1" w:rsidTr="006104F1">
        <w:tc>
          <w:tcPr>
            <w:tcW w:w="1843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Grag (2017)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/>
            </w:r>
            <w:r w:rsidR="00BF1B71">
              <w:rPr>
                <w:rFonts w:ascii="Times New Roman" w:hAnsi="Times New Roman"/>
                <w:szCs w:val="21"/>
              </w:rPr>
              <w:instrText xml:space="preserve"> ADDIN EN.CITE &lt;EndNote&gt;&lt;Cite&gt;&lt;Author&gt;Garg&lt;/Author&gt;&lt;Year&gt;2017&lt;/Year&gt;&lt;RecNum&gt;20&lt;/RecNum&gt;&lt;DisplayText&gt;&lt;style face="superscript"&gt;10&lt;/style&gt;&lt;/DisplayText&gt;&lt;record&gt;&lt;rec-number&gt;20&lt;/rec-number&gt;&lt;foreign-keys&gt;&lt;key app="EN" db-id="zfzr5rsewffrsleewaxvpapg22r0t5vw55ar" timestamp="1519434614"&gt;20&lt;/key&gt;&lt;/foreign-keys&gt;&lt;ref-type name="Journal Article"&gt;17&lt;/ref-type&gt;&lt;contributors&gt;&lt;authors&gt;&lt;author&gt;Garg, Shruti&lt;/author&gt;&lt;author&gt;Pradeep, A. R.&lt;/author&gt;&lt;/authors&gt;&lt;/contributors&gt;&lt;titles&gt;&lt;title&gt;1.2% Rosuvastatin and 1.2% Atorvastatin Gel Local Drug Delivery and Redelivery in the Treatment of Class II Furcation Defects: A Randomized Controlled Clinical Trial&lt;/title&gt;&lt;secondary-title&gt;Journal of Periodontology&lt;/secondary-title&gt;&lt;/titles&gt;&lt;periodical&gt;&lt;full-title&gt;Journal of Periodontology&lt;/full-title&gt;&lt;/periodical&gt;&lt;pages&gt;259-265&lt;/pages&gt;&lt;volume&gt;88&lt;/volume&gt;&lt;number&gt;3&lt;/number&gt;&lt;dates&gt;&lt;year&gt;2017&lt;/year&gt;&lt;pub-dates&gt;&lt;date&gt;Mar&lt;/date&gt;&lt;/pub-dates&gt;&lt;/dates&gt;&lt;isbn&gt;0022-3492&lt;/isbn&gt;&lt;accession-num&gt;WOS:000394511800006&lt;/accession-num&gt;&lt;urls&gt;&lt;related-urls&gt;&lt;url&gt;&amp;lt;Go to ISI&amp;gt;://WOS:000394511800006&lt;/url&gt;&lt;url&gt;http://onlinelibrary.wiley.com/store/10.1902/jop.2016.160399/asset/jper0259.pdf?v=1&amp;amp;t=jdaad37d&amp;amp;s=8266e27e54fa74944617f29a11f1acda402e6bf8&lt;/url&gt;&lt;/related-urls&gt;&lt;/urls&gt;&lt;electronic-resource-num&gt;10.1902/jo</w:instrText>
            </w:r>
            <w:r w:rsidR="00BF1B71">
              <w:rPr>
                <w:rFonts w:ascii="Times New Roman" w:hAnsi="Times New Roman" w:hint="eastAsia"/>
                <w:szCs w:val="21"/>
              </w:rPr>
              <w:instrText>p.2016.160399&lt;/electronic-resource-num&gt;&lt;research-notes&gt;&lt;style face="normal" font="default" size="100%"&gt;II&lt;/style&gt;&lt;style face="normal" font="default" charset="134" size="100%"&gt;</w:instrText>
            </w:r>
            <w:r w:rsidR="00BF1B71">
              <w:rPr>
                <w:rFonts w:ascii="Times New Roman" w:hAnsi="Times New Roman" w:hint="eastAsia"/>
                <w:szCs w:val="21"/>
              </w:rPr>
              <w:instrText>°根分叉病变</w:instrText>
            </w:r>
            <w:r w:rsidR="00BF1B71">
              <w:rPr>
                <w:rFonts w:ascii="Times New Roman" w:hAnsi="Times New Roman" w:hint="eastAsia"/>
                <w:szCs w:val="21"/>
              </w:rPr>
              <w:instrText>&lt;/style&gt;&lt;/research-notes&gt;&lt;/record&gt;&lt;/Cite&gt;&lt;/EndNote&gt;</w:instrTex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separate"/>
            </w:r>
            <w:r w:rsidR="00BF1B71" w:rsidRPr="00BF1B71">
              <w:rPr>
                <w:rFonts w:ascii="Times New Roman" w:hAnsi="Times New Roman"/>
                <w:noProof/>
                <w:szCs w:val="21"/>
                <w:vertAlign w:val="superscript"/>
              </w:rPr>
              <w:t>10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3436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25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2127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701" w:type="dxa"/>
            <w:shd w:val="clear" w:color="auto" w:fill="auto"/>
          </w:tcPr>
          <w:p w:rsidR="002B7A5E" w:rsidRPr="006104F1" w:rsidRDefault="00BF1B71" w:rsidP="005972B3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168" w:type="dxa"/>
            <w:shd w:val="clear" w:color="auto" w:fill="auto"/>
          </w:tcPr>
          <w:p w:rsidR="002B7A5E" w:rsidRPr="006104F1" w:rsidRDefault="00BF1B71" w:rsidP="005972B3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+</w:t>
            </w:r>
          </w:p>
        </w:tc>
      </w:tr>
      <w:tr w:rsidR="002B7A5E" w:rsidRPr="006104F1" w:rsidTr="006104F1">
        <w:tc>
          <w:tcPr>
            <w:tcW w:w="1843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Kumari (2017)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/>
            </w:r>
            <w:r w:rsidR="00BF1B71">
              <w:rPr>
                <w:rFonts w:ascii="Times New Roman" w:hAnsi="Times New Roman"/>
                <w:szCs w:val="21"/>
              </w:rPr>
              <w:instrText xml:space="preserve"> ADDIN EN.CITE &lt;EndNote&gt;&lt;Cite&gt;&lt;Author&gt;Kumari&lt;/Author&gt;&lt;Year&gt;2017&lt;/Year&gt;&lt;RecNum&gt;19&lt;/RecNum&gt;&lt;DisplayText&gt;&lt;style face="superscript"&gt;11&lt;/style&gt;&lt;/DisplayText&gt;&lt;record&gt;&lt;rec-number&gt;19&lt;/rec-number&gt;&lt;foreign-keys&gt;&lt;key app="EN" db-id="zfzr5rsewffrsleewaxvpapg22r0t5vw55ar" timestamp="1519434614"&gt;19&lt;/key&gt;&lt;/foreign-keys&gt;&lt;ref-type name="Journal Article"&gt;17&lt;/ref-type&gt;&lt;contributors&gt;&lt;authors&gt;&lt;author&gt;Kumari, Minal&lt;/author&gt;&lt;author&gt;Martande, Santosh S.&lt;/author&gt;&lt;author&gt;Pradeep, Avani R.&lt;/author&gt;&lt;/authors&gt;&lt;/contributors&gt;&lt;titles&gt;&lt;title&gt;Subgingivally delivered 1.2% atorvastatin in the treatment of chronic periodontitis among smokers: a randomized, controlled clinical trial&lt;/title&gt;&lt;secondary-title&gt;Journal of investigative and clinical dentistry&lt;/secondary-title&gt;&lt;/titles&gt;&lt;periodical&gt;&lt;full-title&gt;Journal of Investigative and Clinical Dentistry&lt;/full-title&gt;&lt;/periodical&gt;&lt;volume&gt;8&lt;/volume&gt;&lt;number&gt;2&lt;/number&gt;&lt;dates&gt;&lt;year&gt;2017&lt;/year&gt;&lt;pub-dates&gt;&lt;date&gt;2017-May&lt;/date&gt;&lt;/pub-dates&gt;&lt;/dates&gt;&lt;accession-num&gt;MEDLINE:26988864&lt;/accession-num&gt;&lt;urls&gt;&lt;related-urls&gt;&lt;url&gt;&amp;lt;Go to ISI&amp;gt;://MEDLINE:26988864&lt;/url&gt;&lt;url&gt;http://onlinelibrary.wiley.com/store/10.1111/jicd.12213/asset/jicd12213.pdf?v=1&amp;amp;t=jdaahld8&amp;amp;s=8ee39a2654c279e10a811232adad63ebc8413bf7&lt;/url&gt;&lt;/related-urls&gt;&lt;/urls&gt;&lt;electronic-resource-num&gt;</w:instrText>
            </w:r>
            <w:r w:rsidR="00BF1B71">
              <w:rPr>
                <w:rFonts w:ascii="Times New Roman" w:hAnsi="Times New Roman" w:hint="eastAsia"/>
                <w:szCs w:val="21"/>
              </w:rPr>
              <w:instrText>10.1111/jicd.12213&lt;/electronic-resource-num&gt;&lt;research-notes&gt;&lt;style face="normal" font="default" charset="134" size="100%"&gt;</w:instrText>
            </w:r>
            <w:r w:rsidR="00BF1B71">
              <w:rPr>
                <w:rFonts w:ascii="Times New Roman" w:hAnsi="Times New Roman" w:hint="eastAsia"/>
                <w:szCs w:val="21"/>
              </w:rPr>
              <w:instrText>吸烟</w:instrText>
            </w:r>
            <w:r w:rsidR="00BF1B71">
              <w:rPr>
                <w:rFonts w:ascii="Times New Roman" w:hAnsi="Times New Roman" w:hint="eastAsia"/>
                <w:szCs w:val="21"/>
              </w:rPr>
              <w:instrText>&lt;/style&gt;&lt;/research-notes&gt;&lt;/record&gt;&lt;/Cite&gt;&lt;/EndNote&gt;</w:instrTex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separate"/>
            </w:r>
            <w:r w:rsidR="00BF1B71" w:rsidRPr="00BF1B71">
              <w:rPr>
                <w:rFonts w:ascii="Times New Roman" w:hAnsi="Times New Roman"/>
                <w:noProof/>
                <w:szCs w:val="21"/>
                <w:vertAlign w:val="superscript"/>
              </w:rPr>
              <w:t>11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3436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25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2127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701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168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</w:tr>
      <w:tr w:rsidR="002B7A5E" w:rsidRPr="006104F1" w:rsidTr="006104F1">
        <w:tc>
          <w:tcPr>
            <w:tcW w:w="1843" w:type="dxa"/>
            <w:shd w:val="clear" w:color="auto" w:fill="auto"/>
          </w:tcPr>
          <w:p w:rsidR="002B7A5E" w:rsidRPr="006104F1" w:rsidRDefault="002B7A5E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Prad</w:t>
            </w:r>
            <w:r w:rsidR="00E23640" w:rsidRPr="006104F1">
              <w:rPr>
                <w:rFonts w:ascii="Times New Roman" w:hAnsi="Times New Roman"/>
                <w:szCs w:val="21"/>
              </w:rPr>
              <w:t>eep (2017)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QcmFkZWVwPC9BdXRob3I+PFllYXI+MjAxNzwvWWVhcj48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</w:fldData>
              </w:fldChar>
            </w:r>
            <w:r w:rsidR="00BF1B71">
              <w:rPr>
                <w:rFonts w:ascii="Times New Roman" w:hAnsi="Times New Roman"/>
                <w:szCs w:val="21"/>
              </w:rPr>
              <w:instrText xml:space="preserve"> ADDIN EN.CITE </w:instrText>
            </w:r>
            <w:r w:rsidR="00BF1B71">
              <w:rPr>
                <w:rFonts w:ascii="Times New Roman" w:hAnsi="Times New Roman"/>
                <w:szCs w:val="21"/>
              </w:rPr>
              <w:fldChar w:fldCharType="begin">
                <w:fldData xml:space="preserve">PEVuZE5vdGU+PENpdGU+PEF1dGhvcj5QcmFkZWVwPC9BdXRob3I+PFllYXI+MjAxNzwvWWVhcj48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</w:fldData>
              </w:fldChar>
            </w:r>
            <w:r w:rsidR="00BF1B71">
              <w:rPr>
                <w:rFonts w:ascii="Times New Roman" w:hAnsi="Times New Roman"/>
                <w:szCs w:val="21"/>
              </w:rPr>
              <w:instrText xml:space="preserve"> ADDIN EN.CITE.DATA </w:instrText>
            </w:r>
            <w:r w:rsidR="00BF1B71">
              <w:rPr>
                <w:rFonts w:ascii="Times New Roman" w:hAnsi="Times New Roman"/>
                <w:szCs w:val="21"/>
              </w:rPr>
            </w:r>
            <w:r w:rsidR="00BF1B71">
              <w:rPr>
                <w:rFonts w:ascii="Times New Roman" w:hAnsi="Times New Roman"/>
                <w:szCs w:val="21"/>
              </w:rPr>
              <w:fldChar w:fldCharType="end"/>
            </w:r>
            <w:r w:rsidR="006104F1" w:rsidRPr="006104F1">
              <w:rPr>
                <w:rFonts w:ascii="Times New Roman" w:hAnsi="Times New Roman"/>
                <w:szCs w:val="21"/>
              </w:rPr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separate"/>
            </w:r>
            <w:r w:rsidR="00BF1B71" w:rsidRPr="00BF1B71">
              <w:rPr>
                <w:rFonts w:ascii="Times New Roman" w:hAnsi="Times New Roman"/>
                <w:noProof/>
                <w:szCs w:val="21"/>
                <w:vertAlign w:val="superscript"/>
              </w:rPr>
              <w:t>12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:rsidR="002B7A5E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3436" w:type="dxa"/>
            <w:shd w:val="clear" w:color="auto" w:fill="auto"/>
          </w:tcPr>
          <w:p w:rsidR="002B7A5E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? (not report)</w:t>
            </w:r>
          </w:p>
        </w:tc>
        <w:tc>
          <w:tcPr>
            <w:tcW w:w="1525" w:type="dxa"/>
            <w:shd w:val="clear" w:color="auto" w:fill="auto"/>
          </w:tcPr>
          <w:p w:rsidR="002B7A5E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2127" w:type="dxa"/>
            <w:shd w:val="clear" w:color="auto" w:fill="auto"/>
          </w:tcPr>
          <w:p w:rsidR="002B7A5E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2B7A5E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2B7A5E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701" w:type="dxa"/>
            <w:shd w:val="clear" w:color="auto" w:fill="auto"/>
          </w:tcPr>
          <w:p w:rsidR="002B7A5E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168" w:type="dxa"/>
            <w:shd w:val="clear" w:color="auto" w:fill="auto"/>
          </w:tcPr>
          <w:p w:rsidR="002B7A5E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?</w:t>
            </w:r>
          </w:p>
        </w:tc>
      </w:tr>
      <w:tr w:rsidR="00E23640" w:rsidRPr="006104F1" w:rsidTr="004A5752">
        <w:tc>
          <w:tcPr>
            <w:tcW w:w="1843" w:type="dxa"/>
            <w:shd w:val="clear" w:color="auto" w:fill="auto"/>
          </w:tcPr>
          <w:p w:rsidR="00E23640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lastRenderedPageBreak/>
              <w:t>Martande (2017)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begin"/>
            </w:r>
            <w:r w:rsidR="00BF1B71">
              <w:rPr>
                <w:rFonts w:ascii="Times New Roman" w:hAnsi="Times New Roman"/>
                <w:szCs w:val="21"/>
              </w:rPr>
              <w:instrText xml:space="preserve"> ADDIN EN.CITE &lt;EndNote&gt;&lt;Cite&gt;&lt;Author&gt;S Martande&lt;/Author&gt;&lt;Year&gt;2017&lt;/Year&gt;&lt;RecNum&gt;17&lt;/RecNum&gt;&lt;DisplayText&gt;&lt;style face="superscript"&gt;13&lt;/style&gt;&lt;/DisplayText&gt;&lt;record&gt;&lt;rec-number&gt;17&lt;/rec-number&gt;&lt;foreign-keys&gt;&lt;key app="EN" db-id="zfzr5rsewffrsleewaxvpapg22r0t5vw55ar" timestamp="1519434614"&gt;17&lt;/key&gt;&lt;/foreign-keys&gt;&lt;ref-type name="Journal Article"&gt;17&lt;/ref-type&gt;&lt;contributors&gt;&lt;authors&gt;&lt;author&gt;S Martande, Santosh&lt;/author&gt;&lt;author&gt;Kumari, Minal&lt;/author&gt;&lt;author&gt;Pradeep, A. R.&lt;/author&gt;&lt;author&gt;Pal Singh, Sonender&lt;/author&gt;&lt;author&gt;Kumar Suke, Deepak&lt;/author&gt;&lt;/authors&gt;&lt;/contributors&gt;&lt;titles&gt;&lt;title&gt;Comparative evaluation of efficacy of subgingivally delivered 1.2% Atorvastatin and 1.2% Simvastatin in the treatment of intrabony defects in chronic periodontitis: a randomized controlled trial&lt;/title&gt;&lt;secondary-title&gt;Journal of dental research, dental clinics, dental prospects&lt;/secondary-title&gt;&lt;/titles&gt;&lt;periodical&gt;&lt;full-title&gt;Journal of dental research, dental clinics, dental prospects&lt;/full-title&gt;&lt;/periodical&gt;&lt;pages&gt;18-25&lt;/pages&gt;&lt;volume&gt;11&lt;/volume&gt;&lt;number&gt;1&lt;/number&gt;&lt;dates&gt;&lt;year&gt;2017&lt;/year&gt;&lt;pub-dates&gt;&lt;date&gt;2017&lt;/date&gt;&lt;/pub-dates&gt;&lt;/dates&gt;&lt;isbn&gt;2008-210X&lt;/isbn&gt;&lt;accession-num&gt;MEDLINE:28413591&lt;/accession-num&gt;&lt;urls&gt;&lt;related-urls&gt;&lt;url&gt;&amp;lt;Go to ISI&amp;gt;://MEDLINE:28413591&lt;/url&gt;&lt;url&gt;ht</w:instrText>
            </w:r>
            <w:r w:rsidR="00BF1B71">
              <w:rPr>
                <w:rFonts w:ascii="Times New Roman" w:hAnsi="Times New Roman" w:hint="eastAsia"/>
                <w:szCs w:val="21"/>
              </w:rPr>
              <w:instrText>tps://www.ncbi.nlm.nih.gov/pmc/articles/PMC5390121/pdf/joddd-11-18.pdf&lt;/url&gt;&lt;/related-urls&gt;&lt;/urls&gt;&lt;electronic-resource-num&gt;10.15171/joddd.2017.004&lt;/electronic-resource-num&gt;&lt;research-notes&gt;&lt;style face="normal" font="default" charset="134" size="100%"&gt;</w:instrText>
            </w:r>
            <w:r w:rsidR="00BF1B71">
              <w:rPr>
                <w:rFonts w:ascii="Times New Roman" w:hAnsi="Times New Roman" w:hint="eastAsia"/>
                <w:szCs w:val="21"/>
              </w:rPr>
              <w:instrText>局部给药</w:instrText>
            </w:r>
            <w:r w:rsidR="00BF1B71">
              <w:rPr>
                <w:rFonts w:ascii="Times New Roman" w:hAnsi="Times New Roman" w:hint="eastAsia"/>
                <w:szCs w:val="21"/>
              </w:rPr>
              <w:instrText>&lt;</w:instrText>
            </w:r>
            <w:r w:rsidR="00BF1B71">
              <w:rPr>
                <w:rFonts w:ascii="Times New Roman" w:hAnsi="Times New Roman"/>
                <w:szCs w:val="21"/>
              </w:rPr>
              <w:instrText>/style&gt;&lt;style face="normal" font="Arial" size="100%"&gt;ATV(10ul) vs. SMV(10ul)&lt;/style&gt;&lt;/research-notes&gt;&lt;/record&gt;&lt;/Cite&gt;&lt;/EndNote&gt;</w:instrTex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separate"/>
            </w:r>
            <w:r w:rsidR="00BF1B71" w:rsidRPr="00BF1B71">
              <w:rPr>
                <w:rFonts w:ascii="Times New Roman" w:hAnsi="Times New Roman"/>
                <w:noProof/>
                <w:szCs w:val="21"/>
                <w:vertAlign w:val="superscript"/>
              </w:rPr>
              <w:t>13</w:t>
            </w:r>
            <w:r w:rsidR="006104F1" w:rsidRPr="006104F1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76" w:type="dxa"/>
            <w:shd w:val="clear" w:color="auto" w:fill="auto"/>
          </w:tcPr>
          <w:p w:rsidR="00E23640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3436" w:type="dxa"/>
            <w:shd w:val="clear" w:color="auto" w:fill="auto"/>
          </w:tcPr>
          <w:p w:rsidR="00E23640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? (not report)</w:t>
            </w:r>
          </w:p>
        </w:tc>
        <w:tc>
          <w:tcPr>
            <w:tcW w:w="1525" w:type="dxa"/>
            <w:shd w:val="clear" w:color="auto" w:fill="auto"/>
          </w:tcPr>
          <w:p w:rsidR="00E23640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2127" w:type="dxa"/>
            <w:shd w:val="clear" w:color="auto" w:fill="auto"/>
          </w:tcPr>
          <w:p w:rsidR="00E23640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? (assessment of periodontal parameters w</w:t>
            </w:r>
            <w:r w:rsidR="005972B3" w:rsidRPr="006104F1">
              <w:rPr>
                <w:rFonts w:ascii="Times New Roman" w:hAnsi="Times New Roman"/>
                <w:szCs w:val="21"/>
              </w:rPr>
              <w:t>as</w:t>
            </w:r>
            <w:r w:rsidRPr="006104F1">
              <w:rPr>
                <w:rFonts w:ascii="Times New Roman" w:hAnsi="Times New Roman"/>
                <w:szCs w:val="21"/>
              </w:rPr>
              <w:t xml:space="preserve"> not reported)</w:t>
            </w:r>
          </w:p>
        </w:tc>
        <w:tc>
          <w:tcPr>
            <w:tcW w:w="1559" w:type="dxa"/>
            <w:shd w:val="clear" w:color="auto" w:fill="auto"/>
          </w:tcPr>
          <w:p w:rsidR="00E23640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559" w:type="dxa"/>
            <w:shd w:val="clear" w:color="auto" w:fill="auto"/>
          </w:tcPr>
          <w:p w:rsidR="00E23640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701" w:type="dxa"/>
            <w:shd w:val="clear" w:color="auto" w:fill="auto"/>
          </w:tcPr>
          <w:p w:rsidR="00E23640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+</w:t>
            </w:r>
          </w:p>
        </w:tc>
        <w:tc>
          <w:tcPr>
            <w:tcW w:w="1168" w:type="dxa"/>
            <w:shd w:val="clear" w:color="auto" w:fill="auto"/>
          </w:tcPr>
          <w:p w:rsidR="00E23640" w:rsidRPr="006104F1" w:rsidRDefault="00E23640" w:rsidP="005972B3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?</w:t>
            </w:r>
          </w:p>
        </w:tc>
      </w:tr>
      <w:tr w:rsidR="00D465B9" w:rsidRPr="006104F1" w:rsidTr="006104F1"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</w:tcPr>
          <w:p w:rsidR="00D465B9" w:rsidRPr="006104F1" w:rsidRDefault="00D465B9" w:rsidP="00D465B9">
            <w:pPr>
              <w:jc w:val="center"/>
              <w:rPr>
                <w:rFonts w:ascii="Times New Roman" w:hAnsi="Times New Roman"/>
                <w:szCs w:val="21"/>
              </w:rPr>
            </w:pPr>
            <w:r w:rsidRPr="004A5752">
              <w:rPr>
                <w:rFonts w:ascii="Times New Roman" w:hAnsi="Times New Roman"/>
                <w:szCs w:val="21"/>
              </w:rPr>
              <w:t>DILEEP P</w:t>
            </w:r>
            <w:r>
              <w:rPr>
                <w:rFonts w:ascii="Times New Roman" w:hAnsi="Times New Roman"/>
                <w:szCs w:val="21"/>
              </w:rPr>
              <w:t xml:space="preserve"> (2018)</w:t>
            </w:r>
            <w:r w:rsidR="00C1693D">
              <w:rPr>
                <w:rFonts w:ascii="Times New Roman" w:hAnsi="Times New Roman"/>
                <w:szCs w:val="21"/>
              </w:rPr>
              <w:fldChar w:fldCharType="begin"/>
            </w:r>
            <w:r w:rsidR="00C1693D">
              <w:rPr>
                <w:rFonts w:ascii="Times New Roman" w:hAnsi="Times New Roman"/>
                <w:szCs w:val="21"/>
              </w:rPr>
              <w:instrText xml:space="preserve"> ADDIN EN.CITE &lt;EndNote&gt;&lt;Cite&gt;&lt;Author&gt;P&lt;/Author&gt;&lt;Year&gt;2018&lt;/Year&gt;&lt;RecNum&gt;71&lt;/RecNum&gt;&lt;DisplayText&gt;&lt;style face="superscript"&gt;14&lt;/style&gt;&lt;/DisplayText&gt;&lt;record&gt;&lt;rec-number&gt;71&lt;/rec-number&gt;&lt;foreign-keys&gt;&lt;key app="EN" db-id="zfzr5rsewffrsleewaxvpapg22r0t5vw55ar" timestamp="1530191945"&gt;71&lt;/key&gt;&lt;/foreign-keys&gt;&lt;ref-type name="Journal Article"&gt;17&lt;/ref-type&gt;&lt;contributors&gt;&lt;authors&gt;&lt;author&gt;P, D.&lt;/author&gt;&lt;author&gt;S, I.&lt;/author&gt;&lt;author&gt;Kurian, I. G.&lt;/author&gt;&lt;author&gt;Pradeep, A. R.&lt;/author&gt;&lt;/authors&gt;&lt;/contributors&gt;&lt;auth-address&gt;Department of Periodontology, Govt. Dental College &amp;amp; Research Institute, Bengaluru, India.&lt;/auth-address&gt;&lt;titles&gt;&lt;title&gt;Comparative evaluation of subgingivally delivered 1.2% rosuvastatinand 1% metformin gelin treatment of intrabony defects in chronic periodontitis: A randomized controlled clinical trial&lt;/title&gt;&lt;secondary-title&gt;J Periodontol&lt;/secondary-title&gt;&lt;alt-title&gt;Journal of periodontology&lt;/alt-title&gt;&lt;/titles&gt;&lt;periodical&gt;&lt;full-title&gt;J Periodontol&lt;/full-title&gt;&lt;/periodical&gt;&lt;alt-periodical&gt;&lt;full-title&gt;Journal of Periodontology&lt;/full-title&gt;&lt;/alt-periodical&gt;&lt;edition&gt;2018/05/29&lt;/edition&gt;&lt;keywords&gt;&lt;keyword&gt;Chronic Periodontitis&lt;/keyword&gt;&lt;keyword&gt;Clinical Trials&lt;/keyword&gt;&lt;keyword&gt;Non-surgical Periodontal therapy&lt;/keyword&gt;&lt;keyword&gt;Periodontal Regeneration&lt;/keyword&gt;&lt;/keywords&gt;&lt;dates&gt;&lt;year&gt;2018&lt;/year&gt;&lt;pub-dates&gt;&lt;date&gt;May 26&lt;/date&gt;&lt;/pub-dates&gt;&lt;/dates&gt;&lt;isbn&gt;0022-3492&lt;/isbn&gt;&lt;accession-num&gt;29802627&lt;/accession-num&gt;&lt;urls&gt;&lt;related-urls&gt;&lt;url&gt;https://onlinelibrary.wiley.com/doi/pdf/10.1002/JPER.17-0434&lt;/url&gt;&lt;/related-urls&gt;&lt;/urls&gt;&lt;electronic-resource-num&gt;10.1002/jper.17-0434&lt;/electronic-resource-num&gt;&lt;remote-database-provider&gt;NLM&lt;/remote-database-provider&gt;&lt;language&gt;eng&lt;/language&gt;&lt;/record&gt;&lt;/Cite&gt;&lt;/EndNote&gt;</w:instrText>
            </w:r>
            <w:r w:rsidR="00C1693D">
              <w:rPr>
                <w:rFonts w:ascii="Times New Roman" w:hAnsi="Times New Roman"/>
                <w:szCs w:val="21"/>
              </w:rPr>
              <w:fldChar w:fldCharType="separate"/>
            </w:r>
            <w:r w:rsidR="00C1693D" w:rsidRPr="00C1693D">
              <w:rPr>
                <w:rFonts w:ascii="Times New Roman" w:hAnsi="Times New Roman"/>
                <w:noProof/>
                <w:szCs w:val="21"/>
                <w:vertAlign w:val="superscript"/>
              </w:rPr>
              <w:t>14</w:t>
            </w:r>
            <w:r w:rsidR="00C1693D">
              <w:rPr>
                <w:rFonts w:ascii="Times New Roman" w:hAnsi="Times New Roman"/>
                <w:szCs w:val="21"/>
              </w:rPr>
              <w:fldChar w:fldCharType="end"/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</w:tcPr>
          <w:p w:rsidR="00D465B9" w:rsidRPr="006104F1" w:rsidRDefault="00D465B9" w:rsidP="00D465B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+</w:t>
            </w:r>
          </w:p>
        </w:tc>
        <w:tc>
          <w:tcPr>
            <w:tcW w:w="3436" w:type="dxa"/>
            <w:tcBorders>
              <w:bottom w:val="single" w:sz="4" w:space="0" w:color="auto"/>
            </w:tcBorders>
            <w:shd w:val="clear" w:color="auto" w:fill="auto"/>
          </w:tcPr>
          <w:p w:rsidR="00D465B9" w:rsidRPr="006104F1" w:rsidRDefault="00D465B9" w:rsidP="00D465B9">
            <w:pPr>
              <w:pStyle w:val="ListParagraph"/>
              <w:numPr>
                <w:ilvl w:val="0"/>
                <w:numId w:val="2"/>
              </w:numPr>
              <w:ind w:firstLineChars="0"/>
              <w:jc w:val="center"/>
              <w:rPr>
                <w:rFonts w:ascii="Times New Roman" w:hAnsi="Times New Roman"/>
                <w:szCs w:val="21"/>
              </w:rPr>
            </w:pPr>
          </w:p>
          <w:p w:rsidR="00D465B9" w:rsidRPr="006104F1" w:rsidRDefault="00D465B9" w:rsidP="00D465B9">
            <w:pPr>
              <w:jc w:val="center"/>
              <w:rPr>
                <w:rFonts w:ascii="Times New Roman" w:hAnsi="Times New Roman"/>
                <w:szCs w:val="21"/>
              </w:rPr>
            </w:pPr>
            <w:r w:rsidRPr="006104F1">
              <w:rPr>
                <w:rFonts w:ascii="Times New Roman" w:hAnsi="Times New Roman"/>
                <w:szCs w:val="21"/>
              </w:rPr>
              <w:t>(random sequence generation and treatment was the same person)</w:t>
            </w:r>
          </w:p>
        </w:tc>
        <w:tc>
          <w:tcPr>
            <w:tcW w:w="1525" w:type="dxa"/>
            <w:tcBorders>
              <w:bottom w:val="single" w:sz="4" w:space="0" w:color="auto"/>
            </w:tcBorders>
            <w:shd w:val="clear" w:color="auto" w:fill="auto"/>
          </w:tcPr>
          <w:p w:rsidR="00D465B9" w:rsidRPr="006104F1" w:rsidRDefault="00D465B9" w:rsidP="00D465B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+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shd w:val="clear" w:color="auto" w:fill="auto"/>
          </w:tcPr>
          <w:p w:rsidR="00D465B9" w:rsidRPr="006104F1" w:rsidRDefault="00D465B9" w:rsidP="00D465B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+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</w:tcPr>
          <w:p w:rsidR="00D465B9" w:rsidRPr="006104F1" w:rsidRDefault="00D465B9" w:rsidP="00D465B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+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</w:tcPr>
          <w:p w:rsidR="00D465B9" w:rsidRPr="006104F1" w:rsidRDefault="00D465B9" w:rsidP="00D465B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+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</w:tcPr>
          <w:p w:rsidR="00D465B9" w:rsidRPr="006104F1" w:rsidRDefault="00D465B9" w:rsidP="00D465B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+</w:t>
            </w:r>
          </w:p>
        </w:tc>
        <w:tc>
          <w:tcPr>
            <w:tcW w:w="1168" w:type="dxa"/>
            <w:tcBorders>
              <w:bottom w:val="single" w:sz="4" w:space="0" w:color="auto"/>
            </w:tcBorders>
            <w:shd w:val="clear" w:color="auto" w:fill="auto"/>
          </w:tcPr>
          <w:p w:rsidR="00D465B9" w:rsidRPr="006104F1" w:rsidRDefault="00D465B9" w:rsidP="00D465B9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-</w:t>
            </w:r>
          </w:p>
        </w:tc>
      </w:tr>
    </w:tbl>
    <w:p w:rsidR="006104F1" w:rsidRDefault="005972B3">
      <w:pPr>
        <w:rPr>
          <w:rFonts w:ascii="Cambria" w:hAnsi="Cambria"/>
        </w:rPr>
      </w:pPr>
      <w:r w:rsidRPr="005972B3">
        <w:rPr>
          <w:rFonts w:ascii="Cambria" w:hAnsi="Cambria"/>
        </w:rPr>
        <w:t>“+”, low risk; “-“, high risk; “?”, unclear risk.</w:t>
      </w: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Default="006104F1">
      <w:pPr>
        <w:rPr>
          <w:rFonts w:ascii="Cambria" w:hAnsi="Cambria"/>
        </w:rPr>
      </w:pPr>
    </w:p>
    <w:p w:rsidR="006104F1" w:rsidRPr="006104F1" w:rsidRDefault="006104F1" w:rsidP="006104F1">
      <w:pPr>
        <w:spacing w:line="360" w:lineRule="auto"/>
        <w:rPr>
          <w:rFonts w:ascii="Times New Roman" w:hAnsi="Times New Roman"/>
          <w:b/>
          <w:kern w:val="0"/>
          <w:sz w:val="22"/>
        </w:rPr>
      </w:pPr>
      <w:r w:rsidRPr="006104F1">
        <w:rPr>
          <w:rFonts w:ascii="Times New Roman" w:hAnsi="Times New Roman"/>
          <w:b/>
        </w:rPr>
        <w:t>References</w:t>
      </w:r>
    </w:p>
    <w:p w:rsidR="00C1693D" w:rsidRPr="00C1693D" w:rsidRDefault="006104F1" w:rsidP="00C1693D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1693D" w:rsidRPr="00C1693D">
        <w:rPr>
          <w:b/>
        </w:rPr>
        <w:t>1.</w:t>
      </w:r>
      <w:r w:rsidR="00C1693D" w:rsidRPr="00C1693D">
        <w:tab/>
        <w:t xml:space="preserve">Pradeep AR, Thorat MS. Clinical effect of subgingivally delivered simvastatin in the treatment of patients with chronic periodontitis: a randomized clinical trial. </w:t>
      </w:r>
      <w:r w:rsidR="00C1693D" w:rsidRPr="00C1693D">
        <w:rPr>
          <w:i/>
        </w:rPr>
        <w:t>Journal of periodontology.</w:t>
      </w:r>
      <w:r w:rsidR="00C1693D" w:rsidRPr="00C1693D">
        <w:t xml:space="preserve"> Vol 812010:214-222.</w:t>
      </w:r>
    </w:p>
    <w:p w:rsidR="00C1693D" w:rsidRPr="00C1693D" w:rsidRDefault="00C1693D" w:rsidP="00C1693D">
      <w:pPr>
        <w:pStyle w:val="EndNoteBibliography"/>
        <w:ind w:left="720" w:hanging="720"/>
      </w:pPr>
      <w:r w:rsidRPr="00C1693D">
        <w:rPr>
          <w:b/>
        </w:rPr>
        <w:t>2.</w:t>
      </w:r>
      <w:r w:rsidRPr="00C1693D">
        <w:tab/>
        <w:t xml:space="preserve">Pradeep AR, Priyanka N, Kalra N, Naik SB, Singh SP, Martande S. Clinical efficacy of subgingivally delivered 1.2-mg simvastatin in the treatment of individuals with Class II furcation defects: a randomized controlled clinical trial. </w:t>
      </w:r>
      <w:r w:rsidRPr="00C1693D">
        <w:rPr>
          <w:i/>
        </w:rPr>
        <w:t>Journal of periodontology.</w:t>
      </w:r>
      <w:r w:rsidRPr="00C1693D">
        <w:t xml:space="preserve"> Vol 832012:1472-1479.</w:t>
      </w:r>
    </w:p>
    <w:p w:rsidR="00C1693D" w:rsidRPr="00C1693D" w:rsidRDefault="00C1693D" w:rsidP="00C1693D">
      <w:pPr>
        <w:pStyle w:val="EndNoteBibliography"/>
        <w:ind w:left="720" w:hanging="720"/>
      </w:pPr>
      <w:r w:rsidRPr="00C1693D">
        <w:rPr>
          <w:b/>
        </w:rPr>
        <w:t>3.</w:t>
      </w:r>
      <w:r w:rsidRPr="00C1693D">
        <w:tab/>
        <w:t xml:space="preserve">Rath A, Mahenra J, Thomas L, Sandhu M, Namasi A, Ramakrishna T. A clinical, radiological and IL-6 evaluation of subgingivally delivered simvastatin in the treatment of chronic periodontitis. </w:t>
      </w:r>
      <w:r w:rsidRPr="00C1693D">
        <w:rPr>
          <w:i/>
        </w:rPr>
        <w:t>International Journal of Drug Delivery.</w:t>
      </w:r>
      <w:r w:rsidRPr="00C1693D">
        <w:t xml:space="preserve"> 2012;4:70-81.</w:t>
      </w:r>
    </w:p>
    <w:p w:rsidR="00C1693D" w:rsidRPr="00C1693D" w:rsidRDefault="00C1693D" w:rsidP="00C1693D">
      <w:pPr>
        <w:pStyle w:val="EndNoteBibliography"/>
        <w:ind w:left="720" w:hanging="720"/>
      </w:pPr>
      <w:r w:rsidRPr="00C1693D">
        <w:rPr>
          <w:b/>
        </w:rPr>
        <w:t>4.</w:t>
      </w:r>
      <w:r w:rsidRPr="00C1693D">
        <w:tab/>
        <w:t xml:space="preserve">Pradeep AR, Kumari M, Rao NS, Martande SS, Naik SB. Clinical efficacy of subgingivally delivered 1.2% atorvastatin in chronic periodontitis: a randomized controlled clinical trial. </w:t>
      </w:r>
      <w:r w:rsidRPr="00C1693D">
        <w:rPr>
          <w:i/>
        </w:rPr>
        <w:t>Journal of periodontology.</w:t>
      </w:r>
      <w:r w:rsidRPr="00C1693D">
        <w:t xml:space="preserve"> Vol 842013:871-879.</w:t>
      </w:r>
    </w:p>
    <w:p w:rsidR="00C1693D" w:rsidRPr="00C1693D" w:rsidRDefault="00C1693D" w:rsidP="00C1693D">
      <w:pPr>
        <w:pStyle w:val="EndNoteBibliography"/>
        <w:ind w:left="720" w:hanging="720"/>
      </w:pPr>
      <w:r w:rsidRPr="00C1693D">
        <w:rPr>
          <w:b/>
        </w:rPr>
        <w:t>5.</w:t>
      </w:r>
      <w:r w:rsidRPr="00C1693D">
        <w:tab/>
        <w:t xml:space="preserve">Pradeep AR, Rao NS, Bajaj P, Kumari M. Efficacy of subgingivally delivered simvastatin in the treatment of patients with type 2 diabetes and chronic periodontitis: a randomized double-masked controlled clinical trial. </w:t>
      </w:r>
      <w:r w:rsidRPr="00C1693D">
        <w:rPr>
          <w:i/>
        </w:rPr>
        <w:t>Journal of periodontology.</w:t>
      </w:r>
      <w:r w:rsidRPr="00C1693D">
        <w:t xml:space="preserve"> Vol 842013:24-31.</w:t>
      </w:r>
    </w:p>
    <w:p w:rsidR="00C1693D" w:rsidRPr="00C1693D" w:rsidRDefault="00C1693D" w:rsidP="00C1693D">
      <w:pPr>
        <w:pStyle w:val="EndNoteBibliography"/>
        <w:ind w:left="720" w:hanging="720"/>
      </w:pPr>
      <w:r w:rsidRPr="00C1693D">
        <w:rPr>
          <w:b/>
        </w:rPr>
        <w:t>6.</w:t>
      </w:r>
      <w:r w:rsidRPr="00C1693D">
        <w:tab/>
        <w:t xml:space="preserve">Rao NS, Pradeep AR, Bajaj P, Kumari M, Naik SB. Simvastatin local drug delivery in smokers with chronic periodontitis: a randomized controlled clinical trial. </w:t>
      </w:r>
      <w:r w:rsidRPr="00C1693D">
        <w:rPr>
          <w:i/>
        </w:rPr>
        <w:t>Australian dental journal.</w:t>
      </w:r>
      <w:r w:rsidRPr="00C1693D">
        <w:t xml:space="preserve"> Vol 582013:156-162.</w:t>
      </w:r>
    </w:p>
    <w:p w:rsidR="00C1693D" w:rsidRPr="00C1693D" w:rsidRDefault="00C1693D" w:rsidP="00C1693D">
      <w:pPr>
        <w:pStyle w:val="EndNoteBibliography"/>
        <w:ind w:left="720" w:hanging="720"/>
      </w:pPr>
      <w:r w:rsidRPr="00C1693D">
        <w:rPr>
          <w:b/>
        </w:rPr>
        <w:t>7.</w:t>
      </w:r>
      <w:r w:rsidRPr="00C1693D">
        <w:tab/>
        <w:t xml:space="preserve">Pradeep AR, Karvekar S, Nagpal K, Patnaik K, Guruprasad CN, Kumaraswamy KM. Efficacy of locally delivered 1.2% rosuvastatin gel to non-surgical treatment of patients with chronic periodontitis: a randomized, placebo-controlled clinical trial. </w:t>
      </w:r>
      <w:r w:rsidRPr="00C1693D">
        <w:rPr>
          <w:i/>
        </w:rPr>
        <w:t>Journal of periodontology.</w:t>
      </w:r>
      <w:r w:rsidRPr="00C1693D">
        <w:t xml:space="preserve"> Vol 862015:738-745.</w:t>
      </w:r>
    </w:p>
    <w:p w:rsidR="00C1693D" w:rsidRPr="00C1693D" w:rsidRDefault="00C1693D" w:rsidP="00C1693D">
      <w:pPr>
        <w:pStyle w:val="EndNoteBibliography"/>
        <w:ind w:left="720" w:hanging="720"/>
      </w:pPr>
      <w:r w:rsidRPr="00C1693D">
        <w:rPr>
          <w:b/>
        </w:rPr>
        <w:t>8.</w:t>
      </w:r>
      <w:r w:rsidRPr="00C1693D">
        <w:tab/>
        <w:t xml:space="preserve">Kumari M, Martande SS, Pradeep AR, Naik SB. Efficacy of Subgingivally Delivered 1.2% Atorvastatin in the Treatment of Chronic Periodontitis in Patients With Type 2 Diabetes Mellitus: A Randomized Controlled Clinical Trial. </w:t>
      </w:r>
      <w:r w:rsidRPr="00C1693D">
        <w:rPr>
          <w:i/>
        </w:rPr>
        <w:t>Journal of Periodontology.</w:t>
      </w:r>
      <w:r w:rsidRPr="00C1693D">
        <w:t xml:space="preserve"> 2016;87:1278-1285.</w:t>
      </w:r>
    </w:p>
    <w:p w:rsidR="00C1693D" w:rsidRPr="00C1693D" w:rsidRDefault="00C1693D" w:rsidP="00C1693D">
      <w:pPr>
        <w:pStyle w:val="EndNoteBibliography"/>
        <w:ind w:left="720" w:hanging="720"/>
      </w:pPr>
      <w:r w:rsidRPr="00C1693D">
        <w:rPr>
          <w:b/>
        </w:rPr>
        <w:t>9.</w:t>
      </w:r>
      <w:r w:rsidRPr="00C1693D">
        <w:tab/>
        <w:t xml:space="preserve">Pradeep AR, Garg V, Kanoriya D, Singhal S. 1.2% Rosuvastatin Versus 1.2% Atorvastatin Gel Local Drug Delivery and Redelivery in Treatment of Intrabony Defects in Chronic Periodontitis: A Randomized Placebo-Controlled Clinical Trial. </w:t>
      </w:r>
      <w:r w:rsidRPr="00C1693D">
        <w:rPr>
          <w:i/>
        </w:rPr>
        <w:t>Journal of Periodontology.</w:t>
      </w:r>
      <w:r w:rsidRPr="00C1693D">
        <w:t xml:space="preserve"> 2016;87:756-762.</w:t>
      </w:r>
    </w:p>
    <w:p w:rsidR="00C1693D" w:rsidRPr="00C1693D" w:rsidRDefault="00C1693D" w:rsidP="00C1693D">
      <w:pPr>
        <w:pStyle w:val="EndNoteBibliography"/>
        <w:ind w:left="720" w:hanging="720"/>
      </w:pPr>
      <w:r w:rsidRPr="00C1693D">
        <w:rPr>
          <w:b/>
        </w:rPr>
        <w:t>10.</w:t>
      </w:r>
      <w:r w:rsidRPr="00C1693D">
        <w:tab/>
        <w:t xml:space="preserve">Garg S, Pradeep AR. 1.2% Rosuvastatin and 1.2% Atorvastatin Gel Local Drug Delivery and Redelivery in the Treatment of Class II Furcation Defects: A Randomized Controlled Clinical Trial. </w:t>
      </w:r>
      <w:r w:rsidRPr="00C1693D">
        <w:rPr>
          <w:i/>
        </w:rPr>
        <w:t>Journal of Periodontology.</w:t>
      </w:r>
      <w:r w:rsidRPr="00C1693D">
        <w:t xml:space="preserve"> 2017;88:259-265.</w:t>
      </w:r>
    </w:p>
    <w:p w:rsidR="00C1693D" w:rsidRPr="00C1693D" w:rsidRDefault="00C1693D" w:rsidP="00C1693D">
      <w:pPr>
        <w:pStyle w:val="EndNoteBibliography"/>
        <w:ind w:left="720" w:hanging="720"/>
      </w:pPr>
      <w:r w:rsidRPr="00C1693D">
        <w:rPr>
          <w:b/>
        </w:rPr>
        <w:t>11.</w:t>
      </w:r>
      <w:r w:rsidRPr="00C1693D">
        <w:tab/>
        <w:t xml:space="preserve">Kumari M, Martande SS, Pradeep AR. Subgingivally delivered 1.2% atorvastatin in the treatment of chronic periodontitis among smokers: a randomized, controlled clinical trial. </w:t>
      </w:r>
      <w:r w:rsidRPr="00C1693D">
        <w:rPr>
          <w:i/>
        </w:rPr>
        <w:t>Journal of investigative and clinical dentistry.</w:t>
      </w:r>
      <w:r w:rsidRPr="00C1693D">
        <w:t xml:space="preserve"> 2017;8.</w:t>
      </w:r>
    </w:p>
    <w:p w:rsidR="00C1693D" w:rsidRPr="00C1693D" w:rsidRDefault="00C1693D" w:rsidP="00C1693D">
      <w:pPr>
        <w:pStyle w:val="EndNoteBibliography"/>
        <w:ind w:left="720" w:hanging="720"/>
      </w:pPr>
      <w:r w:rsidRPr="00C1693D">
        <w:rPr>
          <w:b/>
        </w:rPr>
        <w:t>12.</w:t>
      </w:r>
      <w:r w:rsidRPr="00C1693D">
        <w:tab/>
        <w:t xml:space="preserve">Pradeep AR, Kanoriya D, Singhal S, Garg V, Manohar B, Chatterjee A. Comparative evaluation of subgingivally delivered 1% alendronate versus 1.2% atorvastatin gel in treatment of chronic periodontitis: a randomized placebo-controlled clinical trial. </w:t>
      </w:r>
      <w:r w:rsidRPr="00C1693D">
        <w:rPr>
          <w:i/>
        </w:rPr>
        <w:t>Journal of Investigative and Clinical Dentistry.</w:t>
      </w:r>
      <w:r w:rsidRPr="00C1693D">
        <w:t xml:space="preserve"> 2017;8.</w:t>
      </w:r>
    </w:p>
    <w:p w:rsidR="00C1693D" w:rsidRPr="00C1693D" w:rsidRDefault="00C1693D" w:rsidP="00C1693D">
      <w:pPr>
        <w:pStyle w:val="EndNoteBibliography"/>
        <w:ind w:left="720" w:hanging="720"/>
      </w:pPr>
      <w:r w:rsidRPr="00C1693D">
        <w:rPr>
          <w:b/>
        </w:rPr>
        <w:lastRenderedPageBreak/>
        <w:t>13.</w:t>
      </w:r>
      <w:r w:rsidRPr="00C1693D">
        <w:tab/>
        <w:t xml:space="preserve">S Martande S, Kumari M, Pradeep AR, Pal Singh S, Kumar Suke D. Comparative evaluation of efficacy of subgingivally delivered 1.2% Atorvastatin and 1.2% Simvastatin in the treatment of intrabony defects in chronic periodontitis: a randomized controlled trial. </w:t>
      </w:r>
      <w:r w:rsidRPr="00C1693D">
        <w:rPr>
          <w:i/>
        </w:rPr>
        <w:t>Journal of dental research, dental clinics, dental prospects.</w:t>
      </w:r>
      <w:r w:rsidRPr="00C1693D">
        <w:t xml:space="preserve"> 2017;11:18-25.</w:t>
      </w:r>
    </w:p>
    <w:p w:rsidR="00C1693D" w:rsidRPr="00C1693D" w:rsidRDefault="00C1693D" w:rsidP="00C1693D">
      <w:pPr>
        <w:pStyle w:val="EndNoteBibliography"/>
        <w:ind w:left="720" w:hanging="720"/>
      </w:pPr>
      <w:r w:rsidRPr="00C1693D">
        <w:rPr>
          <w:b/>
        </w:rPr>
        <w:t>14.</w:t>
      </w:r>
      <w:r w:rsidRPr="00C1693D">
        <w:tab/>
        <w:t xml:space="preserve">P D, S I, Kurian IG, Pradeep AR. Comparative evaluation of subgingivally delivered 1.2% rosuvastatinand 1% metformin gelin treatment of intrabony defects in chronic periodontitis: A randomized controlled clinical trial. </w:t>
      </w:r>
      <w:r w:rsidRPr="00C1693D">
        <w:rPr>
          <w:i/>
        </w:rPr>
        <w:t>J Periodontol.</w:t>
      </w:r>
      <w:r w:rsidRPr="00C1693D">
        <w:t xml:space="preserve"> 2018.</w:t>
      </w:r>
    </w:p>
    <w:p w:rsidR="00A869D8" w:rsidRDefault="006104F1">
      <w:r>
        <w:fldChar w:fldCharType="end"/>
      </w:r>
    </w:p>
    <w:sectPr w:rsidR="00A869D8" w:rsidSect="00035119">
      <w:pgSz w:w="16838" w:h="11906" w:orient="landscape" w:code="9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961AF" w:rsidRDefault="001961AF" w:rsidP="00035119">
      <w:r>
        <w:separator/>
      </w:r>
    </w:p>
  </w:endnote>
  <w:endnote w:type="continuationSeparator" w:id="0">
    <w:p w:rsidR="001961AF" w:rsidRDefault="001961AF" w:rsidP="0003511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engXian Light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961AF" w:rsidRDefault="001961AF" w:rsidP="00035119">
      <w:r>
        <w:separator/>
      </w:r>
    </w:p>
  </w:footnote>
  <w:footnote w:type="continuationSeparator" w:id="0">
    <w:p w:rsidR="001961AF" w:rsidRDefault="001961AF" w:rsidP="0003511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BA62BE"/>
    <w:multiLevelType w:val="hybridMultilevel"/>
    <w:tmpl w:val="EBB8959A"/>
    <w:lvl w:ilvl="0" w:tplc="CF5EEE7E">
      <w:start w:val="3"/>
      <w:numFmt w:val="bullet"/>
      <w:lvlText w:val="-"/>
      <w:lvlJc w:val="left"/>
      <w:pPr>
        <w:ind w:left="360" w:hanging="360"/>
      </w:pPr>
      <w:rPr>
        <w:rFonts w:ascii="Calibri" w:eastAsia="SimSun" w:hAnsi="Calibri" w:cs="Calibr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>
    <w:nsid w:val="36C275FA"/>
    <w:multiLevelType w:val="hybridMultilevel"/>
    <w:tmpl w:val="F6B088E8"/>
    <w:lvl w:ilvl="0" w:tplc="1D72FF20">
      <w:start w:val="3"/>
      <w:numFmt w:val="bullet"/>
      <w:lvlText w:val="-"/>
      <w:lvlJc w:val="left"/>
      <w:pPr>
        <w:ind w:left="720" w:hanging="360"/>
      </w:pPr>
      <w:rPr>
        <w:rFonts w:ascii="Calibri" w:eastAsia="SimSun" w:hAnsi="Calibri" w:cs="Calibr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4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doNotTrackMove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Evidence-Based Dental Pract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zr5rsewffrsleewaxvpapg22r0t5vw55ar&quot;&gt;写作他汀类&lt;record-ids&gt;&lt;item&gt;17&lt;/item&gt;&lt;item&gt;18&lt;/item&gt;&lt;item&gt;19&lt;/item&gt;&lt;item&gt;20&lt;/item&gt;&lt;item&gt;22&lt;/item&gt;&lt;item&gt;25&lt;/item&gt;&lt;item&gt;27&lt;/item&gt;&lt;item&gt;28&lt;/item&gt;&lt;item&gt;29&lt;/item&gt;&lt;item&gt;30&lt;/item&gt;&lt;item&gt;31&lt;/item&gt;&lt;item&gt;32&lt;/item&gt;&lt;item&gt;33&lt;/item&gt;&lt;item&gt;71&lt;/item&gt;&lt;/record-ids&gt;&lt;/item&gt;&lt;/Libraries&gt;"/>
    <w:docVar w:name="KY_MEDREF_DOCUID" w:val="{31D60DA1-093E-489E-A844-B4AAE47FE24A}"/>
    <w:docVar w:name="KY_MEDREF_VERSION" w:val="3"/>
    <w:docVar w:name="Total_Editing_Time" w:val="39"/>
  </w:docVars>
  <w:rsids>
    <w:rsidRoot w:val="00035119"/>
    <w:rsid w:val="00032D6F"/>
    <w:rsid w:val="00035119"/>
    <w:rsid w:val="00074566"/>
    <w:rsid w:val="000C5983"/>
    <w:rsid w:val="000D4884"/>
    <w:rsid w:val="000D5077"/>
    <w:rsid w:val="000D5EC9"/>
    <w:rsid w:val="00183953"/>
    <w:rsid w:val="001961AF"/>
    <w:rsid w:val="001B3078"/>
    <w:rsid w:val="002528CB"/>
    <w:rsid w:val="002B7A5E"/>
    <w:rsid w:val="002C7564"/>
    <w:rsid w:val="00365B23"/>
    <w:rsid w:val="003842DC"/>
    <w:rsid w:val="00404584"/>
    <w:rsid w:val="004A5752"/>
    <w:rsid w:val="0052271C"/>
    <w:rsid w:val="005972B3"/>
    <w:rsid w:val="006104F1"/>
    <w:rsid w:val="00624715"/>
    <w:rsid w:val="00640D88"/>
    <w:rsid w:val="00646E47"/>
    <w:rsid w:val="006E54CF"/>
    <w:rsid w:val="007B6F01"/>
    <w:rsid w:val="007E31F1"/>
    <w:rsid w:val="008056FB"/>
    <w:rsid w:val="008D1308"/>
    <w:rsid w:val="009039C7"/>
    <w:rsid w:val="00982EF2"/>
    <w:rsid w:val="009D4448"/>
    <w:rsid w:val="00A728BE"/>
    <w:rsid w:val="00A869D8"/>
    <w:rsid w:val="00AB6D11"/>
    <w:rsid w:val="00B435D6"/>
    <w:rsid w:val="00BF1B71"/>
    <w:rsid w:val="00BF2FD2"/>
    <w:rsid w:val="00C1693D"/>
    <w:rsid w:val="00C52A61"/>
    <w:rsid w:val="00C76F66"/>
    <w:rsid w:val="00C90C6C"/>
    <w:rsid w:val="00D465B9"/>
    <w:rsid w:val="00E23640"/>
    <w:rsid w:val="00E44D40"/>
    <w:rsid w:val="00EB3BB3"/>
    <w:rsid w:val="00FE27BB"/>
    <w:rsid w:val="00FE6A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SimSun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69D8"/>
    <w:pPr>
      <w:widowControl w:val="0"/>
      <w:jc w:val="both"/>
    </w:pPr>
    <w:rPr>
      <w:kern w:val="2"/>
      <w:sz w:val="21"/>
      <w:szCs w:val="2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3511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035119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3511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035119"/>
    <w:rPr>
      <w:sz w:val="18"/>
      <w:szCs w:val="18"/>
    </w:rPr>
  </w:style>
  <w:style w:type="table" w:styleId="TableGrid">
    <w:name w:val="Table Grid"/>
    <w:basedOn w:val="TableNormal"/>
    <w:uiPriority w:val="59"/>
    <w:rsid w:val="000351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035119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0"/>
    <w:rsid w:val="006104F1"/>
    <w:pPr>
      <w:jc w:val="center"/>
    </w:pPr>
    <w:rPr>
      <w:rFonts w:cs="Calibri"/>
      <w:noProof/>
      <w:sz w:val="20"/>
    </w:rPr>
  </w:style>
  <w:style w:type="character" w:customStyle="1" w:styleId="EndNoteBibliographyTitle0">
    <w:name w:val="EndNote Bibliography Title 字符"/>
    <w:link w:val="EndNoteBibliographyTitle"/>
    <w:rsid w:val="006104F1"/>
    <w:rPr>
      <w:rFonts w:cs="Calibri"/>
      <w:noProof/>
      <w:kern w:val="2"/>
      <w:szCs w:val="22"/>
    </w:rPr>
  </w:style>
  <w:style w:type="paragraph" w:customStyle="1" w:styleId="EndNoteBibliography">
    <w:name w:val="EndNote Bibliography"/>
    <w:basedOn w:val="Normal"/>
    <w:link w:val="EndNoteBibliography0"/>
    <w:rsid w:val="006104F1"/>
    <w:rPr>
      <w:rFonts w:cs="Calibri"/>
      <w:noProof/>
      <w:sz w:val="20"/>
    </w:rPr>
  </w:style>
  <w:style w:type="character" w:customStyle="1" w:styleId="EndNoteBibliography0">
    <w:name w:val="EndNote Bibliography 字符"/>
    <w:link w:val="EndNoteBibliography"/>
    <w:rsid w:val="006104F1"/>
    <w:rPr>
      <w:rFonts w:cs="Calibri"/>
      <w:noProof/>
      <w:kern w:val="2"/>
      <w:szCs w:val="22"/>
    </w:rPr>
  </w:style>
  <w:style w:type="paragraph" w:styleId="Caption">
    <w:name w:val="caption"/>
    <w:basedOn w:val="Normal"/>
    <w:next w:val="Normal"/>
    <w:uiPriority w:val="35"/>
    <w:unhideWhenUsed/>
    <w:qFormat/>
    <w:rsid w:val="006104F1"/>
    <w:rPr>
      <w:rFonts w:ascii="DengXian Light" w:eastAsia="SimHei" w:hAnsi="DengXian Light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825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595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0A172B1-E46F-4733-9F7A-08DE370B3C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4</Pages>
  <Words>2228</Words>
  <Characters>12301</Characters>
  <Application>Microsoft Office Word</Application>
  <DocSecurity>0</DocSecurity>
  <Lines>647</Lines>
  <Paragraphs>538</Paragraphs>
  <ScaleCrop>false</ScaleCrop>
  <Company/>
  <LinksUpToDate>false</LinksUpToDate>
  <CharactersWithSpaces>139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S3G_Reference_Citation_Sequence</cp:lastModifiedBy>
  <cp:revision>9</cp:revision>
  <dcterms:created xsi:type="dcterms:W3CDTF">2018-05-13T09:39:00Z</dcterms:created>
  <dcterms:modified xsi:type="dcterms:W3CDTF">2019-05-23T13:25:00Z</dcterms:modified>
</cp:coreProperties>
</file>